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66FA" w:rsidRDefault="003105D9" w:rsidP="003105D9">
      <w:pPr>
        <w:pStyle w:val="Heading1"/>
        <w:rPr>
          <w:rFonts w:ascii="Times New Roman" w:hAnsi="Times New Roman" w:cs="Times New Roman"/>
          <w:color w:val="auto"/>
        </w:rPr>
      </w:pPr>
      <w:r w:rsidRPr="001E0E79">
        <w:rPr>
          <w:rFonts w:ascii="Times New Roman" w:hAnsi="Times New Roman" w:cs="Times New Roman"/>
          <w:color w:val="auto"/>
        </w:rPr>
        <w:t>3 Literature Review</w:t>
      </w:r>
    </w:p>
    <w:p w:rsidR="001E0E79" w:rsidRDefault="001E0E79" w:rsidP="001E0E79">
      <w:pPr>
        <w:rPr>
          <w:rFonts w:ascii="Times New Roman" w:hAnsi="Times New Roman" w:cs="Times New Roman"/>
          <w:sz w:val="24"/>
          <w:szCs w:val="24"/>
        </w:rPr>
      </w:pPr>
    </w:p>
    <w:p w:rsidR="001E0E79" w:rsidRDefault="001E0E79" w:rsidP="001E0E79">
      <w:pPr>
        <w:rPr>
          <w:rFonts w:ascii="Times New Roman" w:hAnsi="Times New Roman" w:cs="Times New Roman"/>
          <w:sz w:val="24"/>
          <w:szCs w:val="24"/>
        </w:rPr>
      </w:pPr>
      <w:r>
        <w:rPr>
          <w:rFonts w:ascii="Times New Roman" w:hAnsi="Times New Roman" w:cs="Times New Roman"/>
          <w:sz w:val="24"/>
          <w:szCs w:val="24"/>
        </w:rPr>
        <w:t>The primary goal of automated tools for detecting bugs and vulnerabilities is to find the greatest number of bugs in the shortest amount of time. Also a secondary goal is to ensure that as much of an application’s code is checked as possible. In this chapter I will discuss how well the four major categories of automated tools achieve these goals – where they fall short and how they complement each other.</w:t>
      </w:r>
    </w:p>
    <w:p w:rsidR="001E0E79" w:rsidRDefault="001E0E79" w:rsidP="001E0E79">
      <w:pPr>
        <w:rPr>
          <w:rFonts w:ascii="Times New Roman" w:hAnsi="Times New Roman" w:cs="Times New Roman"/>
          <w:sz w:val="24"/>
          <w:szCs w:val="24"/>
        </w:rPr>
      </w:pPr>
    </w:p>
    <w:p w:rsidR="001E0E79" w:rsidRDefault="001E0E79" w:rsidP="001E0E79">
      <w:pPr>
        <w:pStyle w:val="Heading2"/>
      </w:pPr>
      <w:r>
        <w:t>3.1 About Static Code Analysis</w:t>
      </w:r>
    </w:p>
    <w:p w:rsidR="001E0E79" w:rsidRDefault="001E0E79" w:rsidP="001E0E79">
      <w:pPr>
        <w:rPr>
          <w:rFonts w:ascii="Times New Roman" w:hAnsi="Times New Roman" w:cs="Times New Roman"/>
        </w:rPr>
      </w:pPr>
    </w:p>
    <w:p w:rsidR="001E0E79" w:rsidRDefault="001E0E79" w:rsidP="001E0E79">
      <w:pPr>
        <w:rPr>
          <w:rFonts w:ascii="Times New Roman" w:hAnsi="Times New Roman" w:cs="Times New Roman"/>
        </w:rPr>
      </w:pPr>
      <w:r>
        <w:rPr>
          <w:rFonts w:ascii="Times New Roman" w:hAnsi="Times New Roman" w:cs="Times New Roman"/>
        </w:rPr>
        <w:t>Static code analysis was the first kind of automated bug checking tool developed. As discussed in chapter 2, an SCA relies on the set of rules built-in to the program to identify logic errors. If the set of rules is small or outdated (doesn’t include the newest rules to identify vulnerabilities), t</w:t>
      </w:r>
      <w:r w:rsidR="00BF2F4B">
        <w:rPr>
          <w:rFonts w:ascii="Times New Roman" w:hAnsi="Times New Roman" w:cs="Times New Roman"/>
        </w:rPr>
        <w:t xml:space="preserve">hen the checking falls short. Also SCAs are prone to generation of false positives in their reports. These false positives clutter the reports making it difficult to identify the legitimate bugs that need to be fixed </w:t>
      </w:r>
      <w:r w:rsidR="00BF2F4B">
        <w:rPr>
          <w:rFonts w:ascii="Times New Roman" w:hAnsi="Times New Roman" w:cs="Times New Roman"/>
        </w:rPr>
        <w:fldChar w:fldCharType="begin"/>
      </w:r>
      <w:r w:rsidR="00BF2F4B">
        <w:rPr>
          <w:rFonts w:ascii="Times New Roman" w:hAnsi="Times New Roman" w:cs="Times New Roman"/>
        </w:rPr>
        <w:instrText xml:space="preserve"> ADDIN ZOTERO_ITEM CSL_CITATION {"citationID":"22s1mena89","properties":{"formattedCitation":"{\\rtf (1\\uc0\\u8211{}6)}","plainCitation":"(1–6)"},"citationItems":[{"id":125,"uris":["http://zotero.org/users/2125780/items/HV882GGD"],"uri":["http://zotero.org/users/2125780/items/HV882GGD"],"itemData":{"id":125,"type":"article-journal","title":"Static analysis for security","container-title":"IEEE Security &amp; Privacy","page":"76–79","volume":"2","issue":"6","source":"Google Scholar","URL":"http://www.computer.org/csdl/mags/sp/2004/06/j6076.pdf","author":[{"family":"Chess","given":"Brian"},{"family":"McGraw","given":"Gary"}],"issued":{"date-parts":[["2004"]]},"accessed":{"date-parts":[["2015",1,16]],"season":"23:36:32"}},"label":"page"},{"id":131,"uris":["http://zotero.org/users/2125780/items/IKMGQKV9"],"uri":["http://zotero.org/users/2125780/items/IKMGQKV9"],"itemData":{"id":131,"type":"article-journal","title":"Static Code Analysis","container-title":"Journal of Information Systems &amp; Operations Management","page":"99–107","volume":"4","issue":"2","source":"Google Scholar","URL":"ftp://ftp.repec.org/opt/ReDIF/RePEc/rau/jisomg/WI10/JISOM-WI10-A10.pdf","author":[{"family":"Bardas","given":"Alexandru G."}],"issued":{"date-parts":[["2010"]]},"accessed":{"date-parts":[["2015",1,16]],"season":"23:34:17"}},"label":"page"},{"id":233,"uris":["http://zotero.org/users/2125780/items/XM39AN9Q"],"uri":["http://zotero.org/users/2125780/items/XM39AN9Q"],"itemData":{"id":233,"type":"paper-conference","title":"Static Code Analysis to Detect Software Security Vulnerabilities-Does Experience Matter?","container-title":"Availability, Reliability and Security, 2009. ARES'09. International Conference on","publisher":"IEEE","page":"804–810","source":"Google Scholar","URL":"http://ieeexplore.ieee.org/xpls/abs_all.jsp?arnumber=5066568","author":[{"family":"Baca","given":"Dejan"},{"family":"Petersen","given":"Kai"},{"family":"Carlsson","given":"Bengt"},{"family":"Lundberg","given":"Lars"}],"issued":{"date-parts":[["2009"]]},"accessed":{"date-parts":[["2015",1,24]],"season":"22:38:28"}},"label":"page"},{"id":194,"uris":["http://zotero.org/users/2125780/items/R8IIWGJJ"],"uri":["http://zotero.org/users/2125780/items/R8IIWGJJ"],"itemData":{"id":194,"type":"webpage","title":"Stephen C. Johnson - Wikipedia, the free encyclopedia","URL":"http://en.wikipedia.org/wiki/Stephen_C._Johnson","accessed":{"date-parts":[["2015",3,5]]}},"label":"page"},{"id":88,"uris":["http://zotero.org/users/2125780/items/DICP8ZJJ"],"uri":["http://zotero.org/users/2125780/items/DICP8ZJJ"],"itemData":{"id":88,"type":"book","title":"Fuzzing: brute force vulnerability discovery","publisher":"Pearson Education","source":"Google Scholar","URL":"http://books.google.com/books?hl=en&amp;lr=&amp;id=DPAwwn7QDy8C&amp;oi=fnd&amp;pg=PT4&amp;dq=web+application+fuzzing&amp;ots=4wt5z38Pxp&amp;sig=wELUblAjjiixjl1Nmk72igTdr_o","shortTitle":"Fuzzing","author":[{"family":"Sutton","given":"Michael"},{"family":"Greene","given":"Adam"},{"family":"Amini","given":"Pedram"}],"issued":{"date-parts":[["2007"]]},"accessed":{"date-parts":[["2015",1,24]],"season":"21:40:55"}},"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schema":"https://github.com/citation-style-language/schema/raw/master/csl-citation.json"} </w:instrText>
      </w:r>
      <w:r w:rsidR="00BF2F4B">
        <w:rPr>
          <w:rFonts w:ascii="Times New Roman" w:hAnsi="Times New Roman" w:cs="Times New Roman"/>
        </w:rPr>
        <w:fldChar w:fldCharType="separate"/>
      </w:r>
      <w:r w:rsidR="00BF2F4B" w:rsidRPr="00BF2F4B">
        <w:rPr>
          <w:rFonts w:ascii="Times New Roman" w:hAnsi="Times New Roman" w:cs="Times New Roman"/>
          <w:szCs w:val="24"/>
        </w:rPr>
        <w:t>(1–6)</w:t>
      </w:r>
      <w:r w:rsidR="00BF2F4B">
        <w:rPr>
          <w:rFonts w:ascii="Times New Roman" w:hAnsi="Times New Roman" w:cs="Times New Roman"/>
        </w:rPr>
        <w:fldChar w:fldCharType="end"/>
      </w:r>
      <w:r w:rsidR="00BF2F4B">
        <w:rPr>
          <w:rFonts w:ascii="Times New Roman" w:hAnsi="Times New Roman" w:cs="Times New Roman"/>
        </w:rPr>
        <w:t xml:space="preserve">. </w:t>
      </w:r>
    </w:p>
    <w:p w:rsidR="00BF2F4B" w:rsidRPr="001E0E79" w:rsidRDefault="00BF2F4B" w:rsidP="001E0E79">
      <w:pPr>
        <w:rPr>
          <w:rFonts w:ascii="Times New Roman" w:hAnsi="Times New Roman" w:cs="Times New Roman"/>
        </w:rPr>
      </w:pPr>
      <w:r>
        <w:rPr>
          <w:rFonts w:ascii="Times New Roman" w:hAnsi="Times New Roman" w:cs="Times New Roman"/>
        </w:rPr>
        <w:t xml:space="preserve">On the other hand, SCAs are very fast and can check a large code tree in a matter of several hours. The SCA does look at each line of code and can identify those ‘obvious’ bugs that are included in its ruleset </w:t>
      </w:r>
      <w:r>
        <w:rPr>
          <w:rFonts w:ascii="Times New Roman" w:hAnsi="Times New Roman" w:cs="Times New Roman"/>
        </w:rPr>
        <w:fldChar w:fldCharType="begin"/>
      </w:r>
      <w:r>
        <w:rPr>
          <w:rFonts w:ascii="Times New Roman" w:hAnsi="Times New Roman" w:cs="Times New Roman"/>
        </w:rPr>
        <w:instrText xml:space="preserve"> ADDIN ZOTERO_ITEM CSL_CITATION {"citationID":"LNvwx2P3","properties":{"formattedCitation":"(7)","plainCitation":"(7)"},"citationItems":[{"id":165,"uris":["http://zotero.org/users/2125780/items/MJKWXPPX"],"uri":["http://zotero.org/users/2125780/items/MJKWXPPX"],"itemData":{"id":165,"type":"thesis","title":"Hybrid Fuzz Testing: Discovering Software Bugs via Fuzzing and Symbolic Execution","publisher":"Carnegie Mellon University Pittsburgh, PA","source":"Google Scholar","URL":"http://ra.adm.cs.cmu.edu/anon/2012/CMU-CS-12-116.pdf","shortTitle":"Hybrid Fuzz Testing","author":[{"family":"Pak","given":"Brian S."}],"issued":{"date-parts":[["2012"]]},"accessed":{"date-parts":[["2015",3,10]]}}}],"schema":"https://github.com/citation-style-language/schema/raw/master/csl-citation.json"} </w:instrText>
      </w:r>
      <w:r>
        <w:rPr>
          <w:rFonts w:ascii="Times New Roman" w:hAnsi="Times New Roman" w:cs="Times New Roman"/>
        </w:rPr>
        <w:fldChar w:fldCharType="separate"/>
      </w:r>
      <w:r w:rsidRPr="00BF2F4B">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 xml:space="preserve">. </w:t>
      </w:r>
    </w:p>
    <w:p w:rsidR="001E0E79" w:rsidRDefault="001E0E79" w:rsidP="001E0E79">
      <w:pPr>
        <w:rPr>
          <w:rFonts w:ascii="Times New Roman" w:hAnsi="Times New Roman" w:cs="Times New Roman"/>
          <w:sz w:val="24"/>
          <w:szCs w:val="24"/>
        </w:rPr>
      </w:pPr>
    </w:p>
    <w:p w:rsidR="00BF2F4B" w:rsidRDefault="00BF2F4B" w:rsidP="00BF2F4B">
      <w:pPr>
        <w:pStyle w:val="Heading2"/>
      </w:pPr>
      <w:r>
        <w:t>3.2 Going Deeper with Fuzzing</w:t>
      </w:r>
    </w:p>
    <w:p w:rsidR="00BF2F4B" w:rsidRDefault="00BF2F4B" w:rsidP="001E0E79">
      <w:pPr>
        <w:rPr>
          <w:rFonts w:ascii="Times New Roman" w:hAnsi="Times New Roman" w:cs="Times New Roman"/>
          <w:sz w:val="24"/>
          <w:szCs w:val="24"/>
        </w:rPr>
      </w:pPr>
    </w:p>
    <w:p w:rsidR="00BF2F4B" w:rsidRDefault="00BF2F4B" w:rsidP="001E0E79">
      <w:pPr>
        <w:rPr>
          <w:rFonts w:ascii="Times New Roman" w:hAnsi="Times New Roman" w:cs="Times New Roman"/>
          <w:sz w:val="24"/>
          <w:szCs w:val="24"/>
        </w:rPr>
      </w:pPr>
      <w:r>
        <w:rPr>
          <w:rFonts w:ascii="Times New Roman" w:hAnsi="Times New Roman" w:cs="Times New Roman"/>
          <w:sz w:val="24"/>
          <w:szCs w:val="24"/>
        </w:rPr>
        <w:t xml:space="preserve">Some bugs are not obvious by looking at the source code. It is more effective to find these kinds of bugs by testing the applications and by providing input data that does not conform to what is expected by the program. </w:t>
      </w:r>
      <w:r w:rsidR="005954F4">
        <w:rPr>
          <w:rFonts w:ascii="Times New Roman" w:hAnsi="Times New Roman" w:cs="Times New Roman"/>
          <w:sz w:val="24"/>
          <w:szCs w:val="24"/>
        </w:rPr>
        <w:t xml:space="preserve">Fuzzing provides this kind of testing. Fuzzing, the technique of providing random data as inputs to a program, can uncover missing data validation, or bounds checking logic among other bugs </w:t>
      </w:r>
      <w:r w:rsidR="005954F4">
        <w:rPr>
          <w:rFonts w:ascii="Times New Roman" w:hAnsi="Times New Roman" w:cs="Times New Roman"/>
          <w:sz w:val="24"/>
          <w:szCs w:val="24"/>
        </w:rPr>
        <w:fldChar w:fldCharType="begin"/>
      </w:r>
      <w:r w:rsidR="005954F4">
        <w:rPr>
          <w:rFonts w:ascii="Times New Roman" w:hAnsi="Times New Roman" w:cs="Times New Roman"/>
          <w:sz w:val="24"/>
          <w:szCs w:val="24"/>
        </w:rPr>
        <w:instrText xml:space="preserve"> ADDIN ZOTERO_ITEM CSL_CITATION {"citationID":"popirbfe8","properties":{"formattedCitation":"(5,6,8,9)","plainCitation":"(5,6,8,9)"},"citationItems":[{"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132,"uris":["http://zotero.org/users/2125780/items/IMS7KD4D"],"uri":["http://zotero.org/users/2125780/items/IMS7KD4D"],"itemData":{"id":132,"type":"article-journal","title":"The evolving art of fuzzing","container-title":"DEF CON","volume":"14","source":"Google Scholar","URL":"http://vdalabs.com/tools/The_Evolving_Art_of_Fuzzing.pdf","author":[{"family":"DeMott","given":"Jared"}],"issued":{"date-parts":[["2006"]]},"accessed":{"date-parts":[["2015",1,24]],"season":"21:44:36"}},"label":"page"},{"id":88,"uris":["http://zotero.org/users/2125780/items/DICP8ZJJ"],"uri":["http://zotero.org/users/2125780/items/DICP8ZJJ"],"itemData":{"id":88,"type":"book","title":"Fuzzing: brute force vulnerability discovery","publisher":"Pearson Education","source":"Google Scholar","URL":"http://books.google.com/books?hl=en&amp;lr=&amp;id=DPAwwn7QDy8C&amp;oi=fnd&amp;pg=PT4&amp;dq=web+application+fuzzing&amp;ots=4wt5z38Pxp&amp;sig=wELUblAjjiixjl1Nmk72igTdr_o","shortTitle":"Fuzzing","author":[{"family":"Sutton","given":"Michael"},{"family":"Greene","given":"Adam"},{"family":"Amini","given":"Pedram"}],"issued":{"date-parts":[["2007"]]},"accessed":{"date-parts":[["2015",1,24]],"season":"21:40:55"}},"label":"page"},{"id":191,"uris":["http://zotero.org/users/2125780/items/QU95QX8T"],"uri":["http://zotero.org/users/2125780/items/QU95QX8T"],"itemData":{"id":191,"type":"paper-conference","title":"The art of file format fuzzing","container-title":"Blackhat USA Conference","source":"Google Scholar","URL":"http://www.hackerzvoice.net/madchat/vxdevl/avtech/The%20Art%20of%20File%20Format%20Fuzzing.pdf","author":[{"family":"Sutton","given":"Michael"},{"family":"Greene","given":"Adam"}],"issued":{"date-parts":[["2005"]]},"accessed":{"date-parts":[["2015",1,24]],"season":"20:17:24"}},"label":"page"}],"schema":"https://github.com/citation-style-language/schema/raw/master/csl-citation.json"} </w:instrText>
      </w:r>
      <w:r w:rsidR="005954F4">
        <w:rPr>
          <w:rFonts w:ascii="Times New Roman" w:hAnsi="Times New Roman" w:cs="Times New Roman"/>
          <w:sz w:val="24"/>
          <w:szCs w:val="24"/>
        </w:rPr>
        <w:fldChar w:fldCharType="separate"/>
      </w:r>
      <w:r w:rsidR="005954F4" w:rsidRPr="005954F4">
        <w:rPr>
          <w:rFonts w:ascii="Times New Roman" w:hAnsi="Times New Roman" w:cs="Times New Roman"/>
          <w:sz w:val="24"/>
        </w:rPr>
        <w:t>(5,6,8,9)</w:t>
      </w:r>
      <w:r w:rsidR="005954F4">
        <w:rPr>
          <w:rFonts w:ascii="Times New Roman" w:hAnsi="Times New Roman" w:cs="Times New Roman"/>
          <w:sz w:val="24"/>
          <w:szCs w:val="24"/>
        </w:rPr>
        <w:fldChar w:fldCharType="end"/>
      </w:r>
      <w:r w:rsidR="005954F4">
        <w:rPr>
          <w:rFonts w:ascii="Times New Roman" w:hAnsi="Times New Roman" w:cs="Times New Roman"/>
          <w:sz w:val="24"/>
          <w:szCs w:val="24"/>
        </w:rPr>
        <w:t>. These types of bugs are difficult for SCAs to detect by simply reviewing the source code.</w:t>
      </w:r>
    </w:p>
    <w:p w:rsidR="00A63007" w:rsidRDefault="005954F4" w:rsidP="001E0E79">
      <w:pPr>
        <w:rPr>
          <w:rFonts w:ascii="Times New Roman" w:hAnsi="Times New Roman" w:cs="Times New Roman"/>
          <w:sz w:val="24"/>
          <w:szCs w:val="24"/>
        </w:rPr>
      </w:pPr>
      <w:r>
        <w:rPr>
          <w:rFonts w:ascii="Times New Roman" w:hAnsi="Times New Roman" w:cs="Times New Roman"/>
          <w:sz w:val="24"/>
          <w:szCs w:val="24"/>
        </w:rPr>
        <w:t xml:space="preserve">Providing purely random data as input to a program, </w:t>
      </w:r>
      <w:r w:rsidR="00A63007">
        <w:rPr>
          <w:rFonts w:ascii="Times New Roman" w:hAnsi="Times New Roman" w:cs="Times New Roman"/>
          <w:sz w:val="24"/>
          <w:szCs w:val="24"/>
        </w:rPr>
        <w:t xml:space="preserve">can be effective under certain circumstances </w:t>
      </w:r>
      <w:r w:rsidR="00A63007">
        <w:rPr>
          <w:rFonts w:ascii="Times New Roman" w:hAnsi="Times New Roman" w:cs="Times New Roman"/>
          <w:sz w:val="24"/>
          <w:szCs w:val="24"/>
        </w:rPr>
        <w:fldChar w:fldCharType="begin"/>
      </w:r>
      <w:r w:rsidR="00A63007">
        <w:rPr>
          <w:rFonts w:ascii="Times New Roman" w:hAnsi="Times New Roman" w:cs="Times New Roman"/>
          <w:sz w:val="24"/>
          <w:szCs w:val="24"/>
        </w:rPr>
        <w:instrText xml:space="preserve"> ADDIN ZOTERO_ITEM CSL_CITATION {"citationID":"191d61h8k1","properties":{"formattedCitation":"{\\rtf (10,10\\uc0\\u8211{}13)}","plainCitation":"(10,10–13)"},"citationItems":[{"id":210,"uris":["http://zotero.org/users/2125780/items/TMABJDQW"],"uri":["http://zotero.org/users/2125780/items/TMABJDQW"],"itemData":{"id":210,"type":"article-journal","title":"An empirical study of the reliability of UNIX utilities","container-title":"Communications of the ACM","page":"32–44","volume":"33","issue":"12","source":"Google Scholar","URL":"http://dl.acm.org/citation.cfm?id=96279","author":[{"family":"Miller","given":"Barton P."},{"family":"Fredriksen","given":"Louis"},{"family":"So","given":"Bryan"}],"issued":{"date-parts":[["1990"]]},"accessed":{"date-parts":[["2015",3,10]]}},"label":"page"},{"id":210,"uris":["http://zotero.org/users/2125780/items/TMABJDQW"],"uri":["http://zotero.org/users/2125780/items/TMABJDQW"],"itemData":{"id":210,"type":"article-journal","title":"An empirical study of the reliability of UNIX utilities","container-title":"Communications of the ACM","page":"32–44","volume":"33","issue":"12","source":"Google Scholar","URL":"http://dl.acm.org/citation.cfm?id=96279","author":[{"family":"Miller","given":"Barton P."},{"family":"Fredriksen","given":"Louis"},{"family":"So","given":"Bryan"}],"issued":{"date-parts":[["1990"]]},"accessed":{"date-parts":[["2015",3,10]]}},"label":"page"},{"id":239,"uris":["http://zotero.org/users/2125780/items/Z5B8AF2S"],"uri":["http://zotero.org/users/2125780/items/Z5B8AF2S"],"itemData":{"id":239,"type":"paper-conference","title":"An empirical study of the robustness of macos applications using random testing","container-title":"Proceedings of the 1st international workshop on Random testing","publisher":"ACM","page":"46–54","source":"Google Scholar","URL":"http://dl.acm.org/citation.cfm?id=1145743","author":[{"family":"Miller","given":"Barton P."},{"family":"Cooksey","given":"Gregory"},{"family":"Moore","given":"Fredrick"}],"issued":{"date-parts":[["2006"]]},"accessed":{"date-parts":[["2015",3,10]]}},"label":"page"},{"id":94,"uris":["http://zotero.org/users/2125780/items/DZRMTK28"],"uri":["http://zotero.org/users/2125780/items/DZRMTK28"],"itemData":{"id":94,"type":"paper-conference","title":"An empirical study of the robustness of Windows NT applications using random testing","container-title":"Proceedings of the 4th USENIX Windows System Symposium","publisher":"Seattle","page":"59–68","source":"Google Scholar","URL":"https://www.usenix.org/legacy/events/usenix-win2000/full_papers/forrester/forrester_html/","author":[{"family":"Forrester","given":"Justin E."},{"family":"Miller","given":"Barton P."}],"issued":{"date-parts":[["2000"]]},"accessed":{"date-parts":[["2015",1,17]],"season":"22:38:56"}},"label":"page"},{"id":129,"uris":["http://zotero.org/users/2125780/items/I9F2DJ2H"],"uri":["http://zotero.org/users/2125780/items/I9F2DJ2H"],"itemData":{"id":129,"type":"book","title":"Fuzz revisited: A re-examination of the reliability of UNIX utilities and services","publisher":"University of Wisconsin-Madison, Computer Sciences Department","source":"Google Scholar","URL":"http://www.eecs.northwestern.edu/~robby/courses/395-495-2009-fall/fuzz-revisited.pdf","shortTitle":"Fuzz revisited","author":[{"family":"Miller","given":"Barton Paul"},{"family":"Koski","given":"David"},{"family":"Lee","given":"Cjin Pheow"},{"family":"Maganty","given":"Vivekananda"},{"family":"Murthy","given":"Ravi"},{"family":"Natarajan","given":"Ajitkumar"},{"family":"Steidl","given":"Jeff"}],"issued":{"date-parts":[["1995"]]},"accessed":{"date-parts":[["2015",1,17]],"season":"22:38:56"}},"label":"page"}],"schema":"https://github.com/citation-style-language/schema/raw/master/csl-citation.json"} </w:instrText>
      </w:r>
      <w:r w:rsidR="00A63007">
        <w:rPr>
          <w:rFonts w:ascii="Times New Roman" w:hAnsi="Times New Roman" w:cs="Times New Roman"/>
          <w:sz w:val="24"/>
          <w:szCs w:val="24"/>
        </w:rPr>
        <w:fldChar w:fldCharType="separate"/>
      </w:r>
      <w:r w:rsidR="00A63007" w:rsidRPr="00A63007">
        <w:rPr>
          <w:rFonts w:ascii="Times New Roman" w:hAnsi="Times New Roman" w:cs="Times New Roman"/>
          <w:sz w:val="24"/>
          <w:szCs w:val="24"/>
        </w:rPr>
        <w:t>(10,10–13)</w:t>
      </w:r>
      <w:r w:rsidR="00A63007">
        <w:rPr>
          <w:rFonts w:ascii="Times New Roman" w:hAnsi="Times New Roman" w:cs="Times New Roman"/>
          <w:sz w:val="24"/>
          <w:szCs w:val="24"/>
        </w:rPr>
        <w:fldChar w:fldCharType="end"/>
      </w:r>
      <w:r w:rsidR="00A63007">
        <w:rPr>
          <w:rFonts w:ascii="Times New Roman" w:hAnsi="Times New Roman" w:cs="Times New Roman"/>
          <w:sz w:val="24"/>
          <w:szCs w:val="24"/>
        </w:rPr>
        <w:t xml:space="preserve">. However, the purely random approach does </w:t>
      </w:r>
      <w:r>
        <w:rPr>
          <w:rFonts w:ascii="Times New Roman" w:hAnsi="Times New Roman" w:cs="Times New Roman"/>
          <w:sz w:val="24"/>
          <w:szCs w:val="24"/>
        </w:rPr>
        <w:t xml:space="preserve">have its drawbacks as well. The random data does not penetrate very far into the program’s logic before it is rejected </w:t>
      </w:r>
      <w:r>
        <w:rPr>
          <w:rFonts w:ascii="Times New Roman" w:hAnsi="Times New Roman" w:cs="Times New Roman"/>
          <w:sz w:val="24"/>
          <w:szCs w:val="24"/>
        </w:rPr>
        <w:fldChar w:fldCharType="begin"/>
      </w:r>
      <w:r w:rsidR="00A63007">
        <w:rPr>
          <w:rFonts w:ascii="Times New Roman" w:hAnsi="Times New Roman" w:cs="Times New Roman"/>
          <w:sz w:val="24"/>
          <w:szCs w:val="24"/>
        </w:rPr>
        <w:instrText xml:space="preserve"> ADDIN ZOTERO_ITEM CSL_CITATION {"citationID":"19ogvb7k2f","properties":{"formattedCitation":"{\\rtf (5,6,14\\uc0\\u8211{}17)}","plainCitation":"(5,6,14–17)"},"citationItems":[{"id":88,"uris":["http://zotero.org/users/2125780/items/DICP8ZJJ"],"uri":["http://zotero.org/users/2125780/items/DICP8ZJJ"],"itemData":{"id":88,"type":"book","title":"Fuzzing: brute force vulnerability discovery","publisher":"Pearson Education","source":"Google Scholar","URL":"http://books.google.com/books?hl=en&amp;lr=&amp;id=DPAwwn7QDy8C&amp;oi=fnd&amp;pg=PT4&amp;dq=web+application+fuzzing&amp;ots=4wt5z38Pxp&amp;sig=wELUblAjjiixjl1Nmk72igTdr_o","shortTitle":"Fuzzing","author":[{"family":"Sutton","given":"Michael"},{"family":"Greene","given":"Adam"},{"family":"Amini","given":"Pedram"}],"issued":{"date-parts":[["2007"]]},"accessed":{"date-parts":[["2015",1,24]],"season":"21:40:55"}},"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24,"uris":["http://zotero.org/users/2125780/items/4QMFESGK"],"uri":["http://zotero.org/users/2125780/items/4QMFESGK"],"itemData":{"id":24,"type":"article-journal","title":"Fuzzing for software vulnerability discovery","container-title":"Department of Mathematic, Royal Holloway, University of London, Tech. Rep. RHUL-MA-2009-4","source":"Google Scholar","URL":"http://bxi.es/Reversing-Exploiting/Fuzzing_for_software_vulnerability_discovery.pdf","author":[{"family":"Clarke","given":"Toby"}],"issued":{"date-parts":[["2009"]]},"accessed":{"date-parts":[["2015",1,24]],"season":"20:19:49"}},"label":"page"},{"id":97,"uris":["http://zotero.org/users/2125780/items/EK74BZ49"],"uri":["http://zotero.org/users/2125780/items/EK74BZ49"],"itemData":{"id":97,"type":"article-journal","title":"Fuzzing—or how to help computers cope with the unexpected","source":"Google Scholar","URL":"http://media.techtarget.com/searchSecurityUK/downloads/RHUL_Fuzzing_final.pdf","author":[{"family":"Clarke","given":"Toby"},{"family":"Crampton","given":"Jason"}],"accessed":{"date-parts":[["2015",1,27]],"season":"20:43:21"}},"label":"page"},{"id":577,"uris":["http://zotero.org/users/2125780/items/N6VA73E8"],"uri":["http://zotero.org/users/2125780/items/N6VA73E8"],"itemData":{"id":577,"type":"article-journal","title":"Fuzzing: The Past, the Present, and the Future","source":"Open WorldCat","author":[{"family":"Takanen","given":"Ari"}]},"label":"page"},{"id":51,"uris":["http://zotero.org/users/2125780/items/7T49W48V"],"uri":["http://zotero.org/users/2125780/items/7T49W48V"],"itemData":{"id":51,"type":"paper-conference","title":"Fuzzing the Phone in your Phone","container-title":"Black Hat Technical Security Conference USA","source":"Google Scholar","URL":"https://engineering.purdue.edu/dcsl/reading/2011/jevin-fuzzing.pdf","author":[{"family":"Miller","given":"Charlie"},{"family":"Mulliner","given":"Collin"}],"issued":{"date-parts":[["2009"]]},"accessed":{"date-parts":[["2015",1,31]],"season":"22:02:55"}},"label":"page"}],"schema":"https://github.com/citation-style-language/schema/raw/master/csl-citation.json"} </w:instrText>
      </w:r>
      <w:r>
        <w:rPr>
          <w:rFonts w:ascii="Times New Roman" w:hAnsi="Times New Roman" w:cs="Times New Roman"/>
          <w:sz w:val="24"/>
          <w:szCs w:val="24"/>
        </w:rPr>
        <w:fldChar w:fldCharType="separate"/>
      </w:r>
      <w:r w:rsidR="00A63007" w:rsidRPr="00A63007">
        <w:rPr>
          <w:rFonts w:ascii="Times New Roman" w:hAnsi="Times New Roman" w:cs="Times New Roman"/>
          <w:sz w:val="24"/>
          <w:szCs w:val="24"/>
        </w:rPr>
        <w:t>(5,6,14–17)</w:t>
      </w:r>
      <w:r>
        <w:rPr>
          <w:rFonts w:ascii="Times New Roman" w:hAnsi="Times New Roman" w:cs="Times New Roman"/>
          <w:sz w:val="24"/>
          <w:szCs w:val="24"/>
        </w:rPr>
        <w:fldChar w:fldCharType="end"/>
      </w:r>
      <w:r>
        <w:rPr>
          <w:rFonts w:ascii="Times New Roman" w:hAnsi="Times New Roman" w:cs="Times New Roman"/>
          <w:sz w:val="24"/>
          <w:szCs w:val="24"/>
        </w:rPr>
        <w:t>.</w:t>
      </w:r>
      <w:r w:rsidR="00A63007">
        <w:rPr>
          <w:rFonts w:ascii="Times New Roman" w:hAnsi="Times New Roman" w:cs="Times New Roman"/>
          <w:sz w:val="24"/>
          <w:szCs w:val="24"/>
        </w:rPr>
        <w:t xml:space="preserve"> Typically purely random fuzzing only provides approximately 10% code coverage </w:t>
      </w:r>
      <w:r w:rsidR="00A63007">
        <w:rPr>
          <w:rFonts w:ascii="Times New Roman" w:hAnsi="Times New Roman" w:cs="Times New Roman"/>
          <w:sz w:val="24"/>
          <w:szCs w:val="24"/>
        </w:rPr>
        <w:fldChar w:fldCharType="begin"/>
      </w:r>
      <w:r w:rsidR="00A63007">
        <w:rPr>
          <w:rFonts w:ascii="Times New Roman" w:hAnsi="Times New Roman" w:cs="Times New Roman"/>
          <w:sz w:val="24"/>
          <w:szCs w:val="24"/>
        </w:rPr>
        <w:instrText xml:space="preserve"> ADDIN ZOTERO_ITEM CSL_CITATION {"citationID":"j8qgvr1ur","properties":{"formattedCitation":"(5,6,8,18)","plainCitation":"(5,6,8,18)"},"citationItems":[{"id":115,"uris":["http://zotero.org/users/2125780/items/GNUET8TU"],"uri":["http://zotero.org/users/2125780/items/GNUET8TU"],"itemData":{"id":115,"type":"article-journal","title":"Analysis of mutation and generation-based fuzzing","container-title":"White Paper, Independent Security Evaluators, Baltimore, Maryland (securityevaluators. com/files/papers/analysisfuzzing. pdf)","source":"Google Scholar","URL":"http://www.defcon.org/images/defcon-15/dc15-presentations/Miller/Whitepaper/dc-15-miller-WP.pdf","author":[{"family":"Miller","given":"Charlie"},{"family":"Peterson","given":"Zachary NJ"}],"issued":{"date-parts":[["2007"]]},"accessed":{"date-parts":[["2015",1,24]],"season":"21:48:17"}},"label":"page"},{"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88,"uris":["http://zotero.org/users/2125780/items/DICP8ZJJ"],"uri":["http://zotero.org/users/2125780/items/DICP8ZJJ"],"itemData":{"id":88,"type":"book","title":"Fuzzing: brute force vulnerability discovery","publisher":"Pearson Education","source":"Google Scholar","URL":"http://books.google.com/books?hl=en&amp;lr=&amp;id=DPAwwn7QDy8C&amp;oi=fnd&amp;pg=PT4&amp;dq=web+application+fuzzing&amp;ots=4wt5z38Pxp&amp;sig=wELUblAjjiixjl1Nmk72igTdr_o","shortTitle":"Fuzzing","author":[{"family":"Sutton","given":"Michael"},{"family":"Greene","given":"Adam"},{"family":"Amini","given":"Pedram"}],"issued":{"date-parts":[["2007"]]},"accessed":{"date-parts":[["2015",1,24]],"season":"21:40:55"}},"label":"page"},{"id":132,"uris":["http://zotero.org/users/2125780/items/IMS7KD4D"],"uri":["http://zotero.org/users/2125780/items/IMS7KD4D"],"itemData":{"id":132,"type":"article-journal","title":"The evolving art of fuzzing","container-title":"DEF CON","volume":"14","source":"Google Scholar","URL":"http://vdalabs.com/tools/The_Evolving_Art_of_Fuzzing.pdf","author":[{"family":"DeMott","given":"Jared"}],"issued":{"date-parts":[["2006"]]},"accessed":{"date-parts":[["2015",1,24]],"season":"21:44:36"}},"label":"page"}],"schema":"https://github.com/citation-style-language/schema/raw/master/csl-citation.json"} </w:instrText>
      </w:r>
      <w:r w:rsidR="00A63007">
        <w:rPr>
          <w:rFonts w:ascii="Times New Roman" w:hAnsi="Times New Roman" w:cs="Times New Roman"/>
          <w:sz w:val="24"/>
          <w:szCs w:val="24"/>
        </w:rPr>
        <w:fldChar w:fldCharType="separate"/>
      </w:r>
      <w:r w:rsidR="00A63007" w:rsidRPr="00A63007">
        <w:rPr>
          <w:rFonts w:ascii="Times New Roman" w:hAnsi="Times New Roman" w:cs="Times New Roman"/>
          <w:sz w:val="24"/>
        </w:rPr>
        <w:t>(5,6,8,18)</w:t>
      </w:r>
      <w:r w:rsidR="00A63007">
        <w:rPr>
          <w:rFonts w:ascii="Times New Roman" w:hAnsi="Times New Roman" w:cs="Times New Roman"/>
          <w:sz w:val="24"/>
          <w:szCs w:val="24"/>
        </w:rPr>
        <w:fldChar w:fldCharType="end"/>
      </w:r>
      <w:r w:rsidR="00A63007">
        <w:rPr>
          <w:rFonts w:ascii="Times New Roman" w:hAnsi="Times New Roman" w:cs="Times New Roman"/>
          <w:sz w:val="24"/>
          <w:szCs w:val="24"/>
        </w:rPr>
        <w:t xml:space="preserve">. In an effort to improve the effectiveness of fuzzing the </w:t>
      </w:r>
      <w:proofErr w:type="spellStart"/>
      <w:r w:rsidR="00A63007">
        <w:rPr>
          <w:rFonts w:ascii="Times New Roman" w:hAnsi="Times New Roman" w:cs="Times New Roman"/>
          <w:sz w:val="24"/>
          <w:szCs w:val="24"/>
        </w:rPr>
        <w:t>Protos</w:t>
      </w:r>
      <w:proofErr w:type="spellEnd"/>
      <w:r w:rsidR="00A63007">
        <w:rPr>
          <w:rFonts w:ascii="Times New Roman" w:hAnsi="Times New Roman" w:cs="Times New Roman"/>
          <w:sz w:val="24"/>
          <w:szCs w:val="24"/>
        </w:rPr>
        <w:t xml:space="preserve"> project was created in 1998. The </w:t>
      </w:r>
      <w:proofErr w:type="spellStart"/>
      <w:r w:rsidR="00A63007">
        <w:rPr>
          <w:rFonts w:ascii="Times New Roman" w:hAnsi="Times New Roman" w:cs="Times New Roman"/>
          <w:sz w:val="24"/>
          <w:szCs w:val="24"/>
        </w:rPr>
        <w:t>Protos</w:t>
      </w:r>
      <w:proofErr w:type="spellEnd"/>
      <w:r w:rsidR="00A63007">
        <w:rPr>
          <w:rFonts w:ascii="Times New Roman" w:hAnsi="Times New Roman" w:cs="Times New Roman"/>
          <w:sz w:val="24"/>
          <w:szCs w:val="24"/>
        </w:rPr>
        <w:t xml:space="preserve"> project was a group of software security experts who were interested in improving fuzzing techniques </w:t>
      </w:r>
      <w:r w:rsidR="00A63007">
        <w:rPr>
          <w:rFonts w:ascii="Times New Roman" w:hAnsi="Times New Roman" w:cs="Times New Roman"/>
          <w:sz w:val="24"/>
          <w:szCs w:val="24"/>
        </w:rPr>
        <w:fldChar w:fldCharType="begin"/>
      </w:r>
      <w:r w:rsidR="00A63007">
        <w:rPr>
          <w:rFonts w:ascii="Times New Roman" w:hAnsi="Times New Roman" w:cs="Times New Roman"/>
          <w:sz w:val="24"/>
          <w:szCs w:val="24"/>
        </w:rPr>
        <w:instrText xml:space="preserve"> ADDIN ZOTERO_ITEM CSL_CITATION {"citationID":"7dfgdq7as","properties":{"formattedCitation":"(16,19)","plainCitation":"(16,19)"},"citationItems":[{"id":149,"uris":["http://zotero.org/users/2125780/items/K623AQP8"],"uri":["http://zotero.org/users/2125780/items/K623AQP8"],"itemData":{"id":149,"type":"article-journal","title":"Fuzzing for the masses","container-title":"Network Security","page":"4–6","volume":"2008","issue":"8","source":"Google Scholar","URL":"http://www.sciencedirect.com/science/article/pii/S1353485808700953","author":[{"family":"Takanen","given":"Ari"}],"issued":{"date-parts":[["2008"]]},"accessed":{"date-parts":[["2015",1,24]],"season":"22:40:07"}},"label":"page"},{"id":577,"uris":["http://zotero.org/users/2125780/items/N6VA73E8"],"uri":["http://zotero.org/users/2125780/items/N6VA73E8"],"itemData":{"id":577,"type":"article-journal","title":"Fuzzing: The Past, the Present, and the Future","source":"Open WorldCat","author":[{"family":"Takanen","given":"Ari"}]},"label":"page"}],"schema":"https://github.com/citation-style-language/schema/raw/master/csl-citation.json"} </w:instrText>
      </w:r>
      <w:r w:rsidR="00A63007">
        <w:rPr>
          <w:rFonts w:ascii="Times New Roman" w:hAnsi="Times New Roman" w:cs="Times New Roman"/>
          <w:sz w:val="24"/>
          <w:szCs w:val="24"/>
        </w:rPr>
        <w:fldChar w:fldCharType="separate"/>
      </w:r>
      <w:r w:rsidR="00A63007" w:rsidRPr="00A63007">
        <w:rPr>
          <w:rFonts w:ascii="Times New Roman" w:hAnsi="Times New Roman" w:cs="Times New Roman"/>
          <w:sz w:val="24"/>
        </w:rPr>
        <w:t>(16,19)</w:t>
      </w:r>
      <w:r w:rsidR="00A63007">
        <w:rPr>
          <w:rFonts w:ascii="Times New Roman" w:hAnsi="Times New Roman" w:cs="Times New Roman"/>
          <w:sz w:val="24"/>
          <w:szCs w:val="24"/>
        </w:rPr>
        <w:fldChar w:fldCharType="end"/>
      </w:r>
      <w:r w:rsidR="00A63007">
        <w:rPr>
          <w:rFonts w:ascii="Times New Roman" w:hAnsi="Times New Roman" w:cs="Times New Roman"/>
          <w:sz w:val="24"/>
          <w:szCs w:val="24"/>
        </w:rPr>
        <w:t xml:space="preserve">. The </w:t>
      </w:r>
      <w:proofErr w:type="spellStart"/>
      <w:r w:rsidR="00A63007">
        <w:rPr>
          <w:rFonts w:ascii="Times New Roman" w:hAnsi="Times New Roman" w:cs="Times New Roman"/>
          <w:sz w:val="24"/>
          <w:szCs w:val="24"/>
        </w:rPr>
        <w:t>protos</w:t>
      </w:r>
      <w:proofErr w:type="spellEnd"/>
      <w:r w:rsidR="00A63007">
        <w:rPr>
          <w:rFonts w:ascii="Times New Roman" w:hAnsi="Times New Roman" w:cs="Times New Roman"/>
          <w:sz w:val="24"/>
          <w:szCs w:val="24"/>
        </w:rPr>
        <w:t xml:space="preserve"> project developed two new types of fuzzers, model-based and </w:t>
      </w:r>
      <w:r w:rsidR="00A63007">
        <w:rPr>
          <w:rFonts w:ascii="Times New Roman" w:hAnsi="Times New Roman" w:cs="Times New Roman"/>
          <w:sz w:val="24"/>
          <w:szCs w:val="24"/>
        </w:rPr>
        <w:lastRenderedPageBreak/>
        <w:t xml:space="preserve">mutation-based. As described in chapter 2, these types of fuzzers generate random data that conforms more closely to the expected format of user inputs which allows the random data to penetrate deeper into the program’s logic since the data can bypass the initial </w:t>
      </w:r>
      <w:r w:rsidR="004952E5">
        <w:rPr>
          <w:rFonts w:ascii="Times New Roman" w:hAnsi="Times New Roman" w:cs="Times New Roman"/>
          <w:sz w:val="24"/>
          <w:szCs w:val="24"/>
        </w:rPr>
        <w:t xml:space="preserve">validation checks </w:t>
      </w:r>
      <w:r w:rsidR="004952E5">
        <w:rPr>
          <w:rFonts w:ascii="Times New Roman" w:hAnsi="Times New Roman" w:cs="Times New Roman"/>
          <w:sz w:val="24"/>
          <w:szCs w:val="24"/>
        </w:rPr>
        <w:fldChar w:fldCharType="begin"/>
      </w:r>
      <w:r w:rsidR="004952E5">
        <w:rPr>
          <w:rFonts w:ascii="Times New Roman" w:hAnsi="Times New Roman" w:cs="Times New Roman"/>
          <w:sz w:val="24"/>
          <w:szCs w:val="24"/>
        </w:rPr>
        <w:instrText xml:space="preserve"> ADDIN ZOTERO_ITEM CSL_CITATION {"citationID":"2ou6mq5e6d","properties":{"formattedCitation":"(8,20,21)","plainCitation":"(8,20,21)"},"citationItems":[{"id":300,"uris":["http://zotero.org/users/2125780/items/8DUHK3BT"],"uri":["http://zotero.org/users/2125780/items/8DUHK3BT"],"itemData":{"id":300,"type":"article","title":"[PDF] from artechhouse.com","URL":"http://www.artechhouse.com/uploads/public/documents/chapters/Takanen-214_CH01.pdf","accessed":{"date-parts":[["2015",1,24]],"season":"20:15:41"}},"label":"page"},{"id":132,"uris":["http://zotero.org/users/2125780/items/IMS7KD4D"],"uri":["http://zotero.org/users/2125780/items/IMS7KD4D"],"itemData":{"id":132,"type":"article-journal","title":"The evolving art of fuzzing","container-title":"DEF CON","volume":"14","source":"Google Scholar","URL":"http://vdalabs.com/tools/The_Evolving_Art_of_Fuzzing.pdf","author":[{"family":"DeMott","given":"Jared"}],"issued":{"date-parts":[["2006"]]},"accessed":{"date-parts":[["2015",1,24]],"season":"21:44:36"}},"label":"page"},{"id":237,"uris":["http://zotero.org/users/2125780/items/XWD6ZISB"],"uri":["http://zotero.org/users/2125780/items/XWD6ZISB"],"itemData":{"id":237,"type":"article","title":"Fuzzing the Past, the Present and the Future [Ari Takanen].pdf","URL":"http://beta.codeengn.com/archive/Reverse%20Engineering/Fuzzing/Fuzzing%20the%20Past,%20the%20Present%20and%20the%20Future%20%5BAri%20Takanen%5D.pdf","accessed":{"date-parts":[["2014",10,13]]}},"label":"page"}],"schema":"https://github.com/citation-style-language/schema/raw/master/csl-citation.json"} </w:instrText>
      </w:r>
      <w:r w:rsidR="004952E5">
        <w:rPr>
          <w:rFonts w:ascii="Times New Roman" w:hAnsi="Times New Roman" w:cs="Times New Roman"/>
          <w:sz w:val="24"/>
          <w:szCs w:val="24"/>
        </w:rPr>
        <w:fldChar w:fldCharType="separate"/>
      </w:r>
      <w:r w:rsidR="004952E5" w:rsidRPr="004952E5">
        <w:rPr>
          <w:rFonts w:ascii="Times New Roman" w:hAnsi="Times New Roman" w:cs="Times New Roman"/>
          <w:sz w:val="24"/>
        </w:rPr>
        <w:t>(8,20,21)</w:t>
      </w:r>
      <w:r w:rsidR="004952E5">
        <w:rPr>
          <w:rFonts w:ascii="Times New Roman" w:hAnsi="Times New Roman" w:cs="Times New Roman"/>
          <w:sz w:val="24"/>
          <w:szCs w:val="24"/>
        </w:rPr>
        <w:fldChar w:fldCharType="end"/>
      </w:r>
      <w:r w:rsidR="004952E5">
        <w:rPr>
          <w:rFonts w:ascii="Times New Roman" w:hAnsi="Times New Roman" w:cs="Times New Roman"/>
          <w:sz w:val="24"/>
          <w:szCs w:val="24"/>
        </w:rPr>
        <w:t xml:space="preserve">. These new fuzzers can achieve up to 50% code coverage, </w:t>
      </w:r>
      <w:r w:rsidR="00BF484B">
        <w:rPr>
          <w:rFonts w:ascii="Times New Roman" w:hAnsi="Times New Roman" w:cs="Times New Roman"/>
          <w:sz w:val="24"/>
          <w:szCs w:val="24"/>
        </w:rPr>
        <w:t xml:space="preserve">but their model definitions can be tedious to create and maintain </w:t>
      </w:r>
      <w:r w:rsidR="00BF484B">
        <w:rPr>
          <w:rFonts w:ascii="Times New Roman" w:hAnsi="Times New Roman" w:cs="Times New Roman"/>
          <w:sz w:val="24"/>
          <w:szCs w:val="24"/>
        </w:rPr>
        <w:fldChar w:fldCharType="begin"/>
      </w:r>
      <w:r w:rsidR="00BF484B">
        <w:rPr>
          <w:rFonts w:ascii="Times New Roman" w:hAnsi="Times New Roman" w:cs="Times New Roman"/>
          <w:sz w:val="24"/>
          <w:szCs w:val="24"/>
        </w:rPr>
        <w:instrText xml:space="preserve"> ADDIN ZOTERO_ITEM CSL_CITATION {"citationID":"y5xQFw8q","properties":{"formattedCitation":"(8)","plainCitation":"(8)"},"citationItems":[{"id":132,"uris":["http://zotero.org/users/2125780/items/IMS7KD4D"],"uri":["http://zotero.org/users/2125780/items/IMS7KD4D"],"itemData":{"id":132,"type":"article-journal","title":"The evolving art of fuzzing","container-title":"DEF CON","volume":"14","source":"Google Scholar","URL":"http://vdalabs.com/tools/The_Evolving_Art_of_Fuzzing.pdf","author":[{"family":"DeMott","given":"Jared"}],"issued":{"date-parts":[["2006"]]},"accessed":{"date-parts":[["2015",1,24]],"season":"21:44:36"}}}],"schema":"https://github.com/citation-style-language/schema/raw/master/csl-citation.json"} </w:instrText>
      </w:r>
      <w:r w:rsidR="00BF484B">
        <w:rPr>
          <w:rFonts w:ascii="Times New Roman" w:hAnsi="Times New Roman" w:cs="Times New Roman"/>
          <w:sz w:val="24"/>
          <w:szCs w:val="24"/>
        </w:rPr>
        <w:fldChar w:fldCharType="separate"/>
      </w:r>
      <w:r w:rsidR="00BF484B" w:rsidRPr="00BF484B">
        <w:rPr>
          <w:rFonts w:ascii="Times New Roman" w:hAnsi="Times New Roman" w:cs="Times New Roman"/>
          <w:sz w:val="24"/>
        </w:rPr>
        <w:t>(8)</w:t>
      </w:r>
      <w:r w:rsidR="00BF484B">
        <w:rPr>
          <w:rFonts w:ascii="Times New Roman" w:hAnsi="Times New Roman" w:cs="Times New Roman"/>
          <w:sz w:val="24"/>
          <w:szCs w:val="24"/>
        </w:rPr>
        <w:fldChar w:fldCharType="end"/>
      </w:r>
      <w:r w:rsidR="00BF484B">
        <w:rPr>
          <w:rFonts w:ascii="Times New Roman" w:hAnsi="Times New Roman" w:cs="Times New Roman"/>
          <w:sz w:val="24"/>
          <w:szCs w:val="24"/>
        </w:rPr>
        <w:t xml:space="preserve">. </w:t>
      </w:r>
    </w:p>
    <w:p w:rsidR="00BF484B" w:rsidRDefault="00BF484B" w:rsidP="001E0E79">
      <w:pPr>
        <w:rPr>
          <w:rFonts w:ascii="Times New Roman" w:hAnsi="Times New Roman" w:cs="Times New Roman"/>
          <w:sz w:val="24"/>
          <w:szCs w:val="24"/>
        </w:rPr>
      </w:pPr>
    </w:p>
    <w:p w:rsidR="00BF484B" w:rsidRDefault="00BF484B" w:rsidP="00BF484B">
      <w:pPr>
        <w:pStyle w:val="Heading2"/>
      </w:pPr>
      <w:r>
        <w:t>3.3 Going deep and wide with Symbolic Execution</w:t>
      </w:r>
    </w:p>
    <w:p w:rsidR="00BF484B" w:rsidRDefault="00BF484B" w:rsidP="001E0E79">
      <w:pPr>
        <w:rPr>
          <w:rFonts w:ascii="Times New Roman" w:hAnsi="Times New Roman" w:cs="Times New Roman"/>
          <w:sz w:val="24"/>
          <w:szCs w:val="24"/>
        </w:rPr>
      </w:pPr>
    </w:p>
    <w:p w:rsidR="00BF484B" w:rsidRDefault="00BF484B" w:rsidP="001E0E79">
      <w:pPr>
        <w:rPr>
          <w:rFonts w:ascii="Times New Roman" w:hAnsi="Times New Roman" w:cs="Times New Roman"/>
          <w:sz w:val="24"/>
          <w:szCs w:val="24"/>
        </w:rPr>
      </w:pPr>
      <w:r>
        <w:rPr>
          <w:rFonts w:ascii="Times New Roman" w:hAnsi="Times New Roman" w:cs="Times New Roman"/>
          <w:sz w:val="24"/>
          <w:szCs w:val="24"/>
        </w:rPr>
        <w:t xml:space="preserve">In an effort to obtain the code coverage of static code analysis and the data-driven depth testing of fuzzing, in 2005, the concept of symbolic execution was developed. In symbolic execution, a running program is analyzed to identify all possible execution paths. First, the variables in the program are converted to simple symbo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1qg0cr3","properties":{"formattedCitation":"{\\rtf (22\\uc0\\u8211{}25)}","plainCitation":"(22–25)"},"citationItems":[{"id":26,"uris":["http://zotero.org/users/2125780/items/4ZX7MSMS"],"uri":["http://zotero.org/users/2125780/items/4ZX7MSMS"],"itemData":{"id":26,"type":"paper-conference","title":"Software Model Checking Improving Security of a Billion Computers.","container-title":"SPIN","page":"1","source":"Google Scholar","URL":"http://msr-waypoint.com/en-us/um/people/pg/public_psfiles/talk-spin2009.pdf","author":[{"family":"Godefroid","given":"Patrice"}],"issued":{"date-parts":[["2009"]]},"accessed":{"date-parts":[["2015",1,17]],"season":"22:44:23"}},"label":"page"},{"id":601,"uris":["http://zotero.org/users/2125780/items/UBW4P4R2"],"uri":["http://zotero.org/users/2125780/items/UBW4P4R2"],"itemData":{"id":601,"type":"article-journal","title":"Symbolic execution and program testing","container-title":"Communications of the ACM","page":"385–394","volume":"19","issue":"7","source":"Google Scholar","URL":"http://dl.acm.org/citation.cfm?id=360252","author":[{"family":"King","given":"James C."}],"issued":{"date-parts":[["1976"]]},"accessed":{"date-parts":[["2015",3,14]]}},"label":"page"},{"id":633,"uris":["http://zotero.org/users/2125780/items/MXI8UCTA"],"uri":["http://zotero.org/users/2125780/items/MXI8UCTA"],"itemData":{"id":633,"type":"paper-conference","title":"Symbolic execution and testing","container-title":"Software Testing for Critical Systems, IEE Colloquium on","publisher":"IET","page":"2–1","source":"Google Scholar","URL":"http://ieeexplore.ieee.org/xpls/abs_all.jsp?arnumber=190438","author":[{"family":"Coward","given":"P. David"}],"issued":{"date-parts":[["1990"]]},"accessed":{"date-parts":[["2015",3,14]]}},"label":"page"},{"id":159,"uris":["http://zotero.org/users/2125780/items/M2V3Q5WM"],"uri":["http://zotero.org/users/2125780/items/M2V3Q5WM"],"itemData":{"id":159,"type":"paper-conference","title":"Symbolic execution for software testing in practice: preliminary assessment","container-title":"Proceedings of the 33rd International Conference on Software Engineering","publisher":"ACM","page":"1066–1071","source":"Google Scholar","URL":"http://dl.acm.org/citation.cfm?id=1985995","shortTitle":"Symbolic execution for software testing in practice","author":[{"family":"Cadar","given":"Cristian"},{"family":"Godefroid","given":"Patrice"},{"family":"Khurshid","given":"Sarfraz"},{"family":"Păsăreanu","given":"Corina S."},{"family":"Sen","given":"Koushik"},{"family":"Tillmann","given":"Nikolai"},{"family":"Visser","given":"Willem"}],"issued":{"date-parts":[["2011"]]},"accessed":{"date-parts":[["2015",3,10]]}},"label":"page"}],"schema":"https://github.com/citation-style-language/schema/raw/master/csl-citation.json"} </w:instrText>
      </w:r>
      <w:r>
        <w:rPr>
          <w:rFonts w:ascii="Times New Roman" w:hAnsi="Times New Roman" w:cs="Times New Roman"/>
          <w:sz w:val="24"/>
          <w:szCs w:val="24"/>
        </w:rPr>
        <w:fldChar w:fldCharType="separate"/>
      </w:r>
      <w:r w:rsidRPr="00BF484B">
        <w:rPr>
          <w:rFonts w:ascii="Times New Roman" w:hAnsi="Times New Roman" w:cs="Times New Roman"/>
          <w:sz w:val="24"/>
          <w:szCs w:val="24"/>
        </w:rPr>
        <w:t>(22–25)</w:t>
      </w:r>
      <w:r>
        <w:rPr>
          <w:rFonts w:ascii="Times New Roman" w:hAnsi="Times New Roman" w:cs="Times New Roman"/>
          <w:sz w:val="24"/>
          <w:szCs w:val="24"/>
        </w:rPr>
        <w:fldChar w:fldCharType="end"/>
      </w:r>
      <w:r>
        <w:rPr>
          <w:rFonts w:ascii="Times New Roman" w:hAnsi="Times New Roman" w:cs="Times New Roman"/>
          <w:sz w:val="24"/>
          <w:szCs w:val="24"/>
        </w:rPr>
        <w:t>. Next all conditions that control the execution paths are converted into a logical formula with each condition generating a single constraint in the formula. The formula is then passed to a symbolic modulo constraint solver (</w:t>
      </w:r>
      <w:proofErr w:type="spellStart"/>
      <w:r>
        <w:rPr>
          <w:rFonts w:ascii="Times New Roman" w:hAnsi="Times New Roman" w:cs="Times New Roman"/>
          <w:sz w:val="24"/>
          <w:szCs w:val="24"/>
        </w:rPr>
        <w:t>smt</w:t>
      </w:r>
      <w:proofErr w:type="spellEnd"/>
      <w:r>
        <w:rPr>
          <w:rFonts w:ascii="Times New Roman" w:hAnsi="Times New Roman" w:cs="Times New Roman"/>
          <w:sz w:val="24"/>
          <w:szCs w:val="24"/>
        </w:rPr>
        <w:t xml:space="preserve">) which evaluates the formula to determine if it can be solv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vjad84596","properties":{"formattedCitation":"{\\rtf (26,26\\uc0\\u8211{}32)}","plainCitation":"(26,26–32)"},"citationItems":[{"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label":"page"},{"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label":"page"},{"id":274,"uris":["http://zotero.org/users/2125780/items/52TGFPMG"],"uri":["http://zotero.org/users/2125780/items/52TGFPMG"],"itemData":{"id":274,"type":"article","title":"an introduction to smart fuzzing ."},"label":"page"},{"id":121,"uris":["http://zotero.org/users/2125780/items/HRQPQTZS"],"uri":["http://zotero.org/users/2125780/items/HRQPQTZS"],"itemData":{"id":121,"type":"paper-conference","title":"Billions and billions of constraints: Whitebox fuzz testing in production","container-title":"Proceedings of the 2013 International Conference on Software Engineering","publisher":"IEEE Press","page":"122–131","source":"Google Scholar","URL":"http://dl.acm.org/citation.cfm?id=2486805","shortTitle":"Billions and billions of constraints","author":[{"family":"Bounimova","given":"Ella"},{"family":"Godefroid","given":"Patrice"},{"family":"Molnar","given":"David"}],"issued":{"date-parts":[["2013"]]},"accessed":{"date-parts":[["2015",1,17]],"season":"22:38:56"}},"label":"page"},{"id":555,"uris":["http://zotero.org/users/2125780/items/U97WDJNH"],"uri":["http://zotero.org/users/2125780/items/U97WDJNH"],"itemData":{"id":555,"type":"paper-conference","title":"DART: directed automated random testing","container-title":"ACM Sigplan Notices","publisher":"ACM","page":"213–223","volume":"40","source":"Google Scholar","URL":"http://dl.acm.org/citation.cfm?id=1065036","shortTitle":"DART","author":[{"family":"Godefroid","given":"Patrice"},{"family":"Klarlund","given":"Nils"},{"family":"Sen","given":"Koushik"}],"issued":{"date-parts":[["2005"]]},"accessed":{"date-parts":[["2015",3,12]]}},"label":"page"},{"id":217,"uris":["http://zotero.org/users/2125780/items/UNZWFNE8"],"uri":["http://zotero.org/users/2125780/items/UNZWFNE8"],"itemData":{"id":217,"type":"paper-conference","title":"Random testing for security: blackbox vs. whitebox fuzzing","container-title":"Proceedings of the 2nd international workshop on Random testing: co-located with the 22nd IEEE/ACM International Conference on Automated Software Engineering (ASE 2007)","publisher":"ACM","page":"1–1","source":"Google Scholar","URL":"http://dl.acm.org/citation.cfm?id=1292416","shortTitle":"Random testing for security","author":[{"family":"Godefroid","given":"Patrice"}],"issued":{"date-parts":[["2007"]]},"accessed":{"date-parts":[["2015",1,17]],"season":"22:38:56"}},"label":"page"},{"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label":"page"},{"id":839,"uris":["http://zotero.org/users/2125780/items/E69ZPHKM"],"uri":["http://zotero.org/users/2125780/items/E69ZPHKM"],"itemData":{"id":839,"type":"paper-conference","title":"Symbolic execution for software testing in practice: preliminary assessment","container-title":"Proceedings of the 33rd International Conference on Software Engineering","publisher":"ACM","page":"1066–1071","source":"Google Scholar","URL":"http://dl.acm.org/citation.cfm?id=1985995","shortTitle":"Symbolic execution for software testing in practice","author":[{"family":"Cadar","given":"Cristian"},{"family":"Godefroid","given":"Patrice"},{"family":"Khurshid","given":"Sarfraz"},{"family":"Păsăreanu","given":"Corina S."},{"family":"Sen","given":"Koushik"},{"family":"Tillmann","given":"Nikolai"},{"family":"Visser","given":"Willem"}],"issued":{"date-parts":[["2011"]]},"accessed":{"date-parts":[["2015",4,11]]}},"label":"page"}],"schema":"https://github.com/citation-style-language/schema/raw/master/csl-citation.json"} </w:instrText>
      </w:r>
      <w:r>
        <w:rPr>
          <w:rFonts w:ascii="Times New Roman" w:hAnsi="Times New Roman" w:cs="Times New Roman"/>
          <w:sz w:val="24"/>
          <w:szCs w:val="24"/>
        </w:rPr>
        <w:fldChar w:fldCharType="separate"/>
      </w:r>
      <w:r w:rsidRPr="00BF484B">
        <w:rPr>
          <w:rFonts w:ascii="Times New Roman" w:hAnsi="Times New Roman" w:cs="Times New Roman"/>
          <w:sz w:val="24"/>
          <w:szCs w:val="24"/>
        </w:rPr>
        <w:t>(26,26–32)</w:t>
      </w:r>
      <w:r>
        <w:rPr>
          <w:rFonts w:ascii="Times New Roman" w:hAnsi="Times New Roman" w:cs="Times New Roman"/>
          <w:sz w:val="24"/>
          <w:szCs w:val="24"/>
        </w:rPr>
        <w:fldChar w:fldCharType="end"/>
      </w:r>
      <w:r>
        <w:rPr>
          <w:rFonts w:ascii="Times New Roman" w:hAnsi="Times New Roman" w:cs="Times New Roman"/>
          <w:sz w:val="24"/>
          <w:szCs w:val="24"/>
        </w:rPr>
        <w:t>.</w:t>
      </w:r>
      <w:r w:rsidR="008737DF">
        <w:rPr>
          <w:rFonts w:ascii="Times New Roman" w:hAnsi="Times New Roman" w:cs="Times New Roman"/>
          <w:sz w:val="24"/>
          <w:szCs w:val="24"/>
        </w:rPr>
        <w:t xml:space="preserve"> If there is a particular set of values for the symbols which ensure the formula is true, then it is said to be satisfied. If all values of the symbols will satisfy the formula then it is said to be validated. After a formula has been checked, the symbolic executer then works backward through the formula negating constraints as it goes to force the execution of a new path. This revised formula is then checked again, and the process repeats. </w:t>
      </w:r>
    </w:p>
    <w:p w:rsidR="008737DF" w:rsidRDefault="008737DF" w:rsidP="001E0E79">
      <w:pPr>
        <w:rPr>
          <w:rFonts w:ascii="Times New Roman" w:hAnsi="Times New Roman" w:cs="Times New Roman"/>
          <w:sz w:val="24"/>
          <w:szCs w:val="24"/>
        </w:rPr>
      </w:pPr>
      <w:r>
        <w:rPr>
          <w:rFonts w:ascii="Times New Roman" w:hAnsi="Times New Roman" w:cs="Times New Roman"/>
          <w:sz w:val="24"/>
          <w:szCs w:val="24"/>
        </w:rPr>
        <w:t xml:space="preserve">The process of exploring every execution path through a program provides a very high code coverage rate of 100%. However, this high code coverage comes at a price. In even moderately sized programs there can be hundreds or thousands of possible paths through the program. Exploring each and every one of these paths leads to a condition called ‘path explosion’ where there are just too many possible choices, and the symbolic executer or constraint solver simply runs out of memory to hold all the constraints to be solv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253k5jjgq","properties":{"formattedCitation":"(26,30,31,33,34)","plainCitation":"(26,30,31,33,34)"},"citationItems":[{"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label":"page"},{"id":58,"uris":["http://zotero.org/users/2125780/items/95QT3NG7"],"uri":["http://zotero.org/users/2125780/items/95QT3NG7"],"itemData":{"id":58,"type":"book","title":"From blackbox fuzzing to whitebox fuzzing towards verification","publisher":"July","source":"Google Scholar","URL":"http://www.msr-waypoint.net/en-us/um/people/pg/public_psfiles/talk-issta2010.pdf","author":[{"family":"Godefroid","given":"Patrice"}],"issued":{"date-parts":[["2010"]]},"accessed":{"date-parts":[["2015",1,24]],"season":"22:40:07"}},"label":"page"},{"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label":"page"},{"id":217,"uris":["http://zotero.org/users/2125780/items/UNZWFNE8"],"uri":["http://zotero.org/users/2125780/items/UNZWFNE8"],"itemData":{"id":217,"type":"paper-conference","title":"Random testing for security: blackbox vs. whitebox fuzzing","container-title":"Proceedings of the 2nd international workshop on Random testing: co-located with the 22nd IEEE/ACM International Conference on Automated Software Engineering (ASE 2007)","publisher":"ACM","page":"1–1","source":"Google Scholar","URL":"http://dl.acm.org/citation.cfm?id=1292416","shortTitle":"Random testing for security","author":[{"family":"Godefroid","given":"Patrice"}],"issued":{"date-parts":[["2007"]]},"accessed":{"date-parts":[["2015",1,17]],"season":"22:38:56"}},"label":"page"},{"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label":"page"}],"schema":"https://github.com/citation-style-language/schema/raw/master/csl-citation.json"} </w:instrText>
      </w:r>
      <w:r>
        <w:rPr>
          <w:rFonts w:ascii="Times New Roman" w:hAnsi="Times New Roman" w:cs="Times New Roman"/>
          <w:sz w:val="24"/>
          <w:szCs w:val="24"/>
        </w:rPr>
        <w:fldChar w:fldCharType="separate"/>
      </w:r>
      <w:r w:rsidRPr="008737DF">
        <w:rPr>
          <w:rFonts w:ascii="Times New Roman" w:hAnsi="Times New Roman" w:cs="Times New Roman"/>
          <w:sz w:val="24"/>
        </w:rPr>
        <w:t>(26,30,31,33,34)</w:t>
      </w:r>
      <w:r>
        <w:rPr>
          <w:rFonts w:ascii="Times New Roman" w:hAnsi="Times New Roman" w:cs="Times New Roman"/>
          <w:sz w:val="24"/>
          <w:szCs w:val="24"/>
        </w:rPr>
        <w:fldChar w:fldCharType="end"/>
      </w:r>
      <w:r>
        <w:rPr>
          <w:rFonts w:ascii="Times New Roman" w:hAnsi="Times New Roman" w:cs="Times New Roman"/>
          <w:sz w:val="24"/>
          <w:szCs w:val="24"/>
        </w:rPr>
        <w:t xml:space="preserve">. In order to combat path explosion, various heuristics are imposed on the symbolic executer and constraint solver to limit the number of paths to check. These limits can include the depth of testing, the amount of memory used, or some kind of weighting based on the probability of the particular path </w:t>
      </w:r>
      <w:r w:rsidR="00321765">
        <w:rPr>
          <w:rFonts w:ascii="Times New Roman" w:hAnsi="Times New Roman" w:cs="Times New Roman"/>
          <w:sz w:val="24"/>
          <w:szCs w:val="24"/>
        </w:rPr>
        <w:t>based on its length (a minimum spanning tree problem)</w:t>
      </w:r>
      <w:r w:rsidR="00321765">
        <w:rPr>
          <w:rFonts w:ascii="Times New Roman" w:hAnsi="Times New Roman" w:cs="Times New Roman"/>
          <w:sz w:val="24"/>
          <w:szCs w:val="24"/>
        </w:rPr>
        <w:fldChar w:fldCharType="begin"/>
      </w:r>
      <w:r w:rsidR="00321765">
        <w:rPr>
          <w:rFonts w:ascii="Times New Roman" w:hAnsi="Times New Roman" w:cs="Times New Roman"/>
          <w:sz w:val="24"/>
          <w:szCs w:val="24"/>
        </w:rPr>
        <w:instrText xml:space="preserve"> ADDIN ZOTERO_ITEM CSL_CITATION {"citationID":"iv093399e","properties":{"formattedCitation":"(31,34,34)","plainCitation":"(31,34,34)"},"citationItems":[{"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label":"page"},{"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label":"page"},{"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label":"page"}],"schema":"https://github.com/citation-style-language/schema/raw/master/csl-citation.json"} </w:instrText>
      </w:r>
      <w:r w:rsidR="00321765">
        <w:rPr>
          <w:rFonts w:ascii="Times New Roman" w:hAnsi="Times New Roman" w:cs="Times New Roman"/>
          <w:sz w:val="24"/>
          <w:szCs w:val="24"/>
        </w:rPr>
        <w:fldChar w:fldCharType="separate"/>
      </w:r>
      <w:r w:rsidR="00321765" w:rsidRPr="00321765">
        <w:rPr>
          <w:rFonts w:ascii="Times New Roman" w:hAnsi="Times New Roman" w:cs="Times New Roman"/>
          <w:sz w:val="24"/>
        </w:rPr>
        <w:t>(31,34)</w:t>
      </w:r>
      <w:r w:rsidR="00321765">
        <w:rPr>
          <w:rFonts w:ascii="Times New Roman" w:hAnsi="Times New Roman" w:cs="Times New Roman"/>
          <w:sz w:val="24"/>
          <w:szCs w:val="24"/>
        </w:rPr>
        <w:fldChar w:fldCharType="end"/>
      </w:r>
      <w:r w:rsidR="00321765">
        <w:rPr>
          <w:rFonts w:ascii="Times New Roman" w:hAnsi="Times New Roman" w:cs="Times New Roman"/>
          <w:sz w:val="24"/>
          <w:szCs w:val="24"/>
        </w:rPr>
        <w:t>. Unfortunately, imposing these limits also means that the code coverage is reduced from the theoretical 100% to a practical 75-80%.</w:t>
      </w:r>
    </w:p>
    <w:p w:rsidR="00321765" w:rsidRDefault="00321765" w:rsidP="001E0E79">
      <w:pPr>
        <w:rPr>
          <w:rFonts w:ascii="Times New Roman" w:hAnsi="Times New Roman" w:cs="Times New Roman"/>
          <w:sz w:val="24"/>
          <w:szCs w:val="24"/>
        </w:rPr>
      </w:pPr>
    </w:p>
    <w:p w:rsidR="00321765" w:rsidRDefault="004764B4" w:rsidP="004764B4">
      <w:pPr>
        <w:pStyle w:val="Heading2"/>
      </w:pPr>
      <w:r>
        <w:t xml:space="preserve">3.4 </w:t>
      </w:r>
      <w:proofErr w:type="spellStart"/>
      <w:r>
        <w:t>Concolic</w:t>
      </w:r>
      <w:proofErr w:type="spellEnd"/>
      <w:r>
        <w:t xml:space="preserve"> Execution or Taint Analysis</w:t>
      </w:r>
    </w:p>
    <w:p w:rsidR="004764B4" w:rsidRDefault="004764B4" w:rsidP="001E0E79">
      <w:pPr>
        <w:rPr>
          <w:rFonts w:ascii="Times New Roman" w:hAnsi="Times New Roman" w:cs="Times New Roman"/>
          <w:sz w:val="24"/>
          <w:szCs w:val="24"/>
        </w:rPr>
      </w:pPr>
    </w:p>
    <w:p w:rsidR="004764B4" w:rsidRDefault="004764B4" w:rsidP="001E0E79">
      <w:pPr>
        <w:rPr>
          <w:rFonts w:ascii="Times New Roman" w:hAnsi="Times New Roman" w:cs="Times New Roman"/>
          <w:sz w:val="24"/>
          <w:szCs w:val="24"/>
        </w:rPr>
      </w:pPr>
      <w:r>
        <w:rPr>
          <w:rFonts w:ascii="Times New Roman" w:hAnsi="Times New Roman" w:cs="Times New Roman"/>
          <w:sz w:val="24"/>
          <w:szCs w:val="24"/>
        </w:rPr>
        <w:t xml:space="preserve">One of the newest techniques for automated bug finding is an improvement on symbolic execution that only looks at those path conditions that can be directly affected by user input. This </w:t>
      </w:r>
      <w:r>
        <w:rPr>
          <w:rFonts w:ascii="Times New Roman" w:hAnsi="Times New Roman" w:cs="Times New Roman"/>
          <w:sz w:val="24"/>
          <w:szCs w:val="24"/>
        </w:rPr>
        <w:lastRenderedPageBreak/>
        <w:t xml:space="preserve">form of testing is called taint analysis or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ion.  The process begins by running an application with known good user inputs. The application’s execution is traced and all memory locations and registers that are directly or indirectly affected by the user input are </w:t>
      </w:r>
      <w:r w:rsidR="00A951B3">
        <w:rPr>
          <w:rFonts w:ascii="Times New Roman" w:hAnsi="Times New Roman" w:cs="Times New Roman"/>
          <w:sz w:val="24"/>
          <w:szCs w:val="24"/>
        </w:rPr>
        <w:t xml:space="preserve">identified. The logical formula is once again constructed, but it only uses those constraints that are affected by user input. If, for example, a section of code executes prior to any user input or that has nothing </w:t>
      </w:r>
      <w:proofErr w:type="spellStart"/>
      <w:r w:rsidR="00A951B3">
        <w:rPr>
          <w:rFonts w:ascii="Times New Roman" w:hAnsi="Times New Roman" w:cs="Times New Roman"/>
          <w:sz w:val="24"/>
          <w:szCs w:val="24"/>
        </w:rPr>
        <w:t>ot</w:t>
      </w:r>
      <w:proofErr w:type="spellEnd"/>
      <w:r w:rsidR="00A951B3">
        <w:rPr>
          <w:rFonts w:ascii="Times New Roman" w:hAnsi="Times New Roman" w:cs="Times New Roman"/>
          <w:sz w:val="24"/>
          <w:szCs w:val="24"/>
        </w:rPr>
        <w:t xml:space="preserve"> do with the user input such as opening a file or displaying a graphical user interface, these sections of code are immediately pruned from the possible path conditions to check since they are not vulnerable to user attacks </w:t>
      </w:r>
      <w:r w:rsidR="00A951B3">
        <w:rPr>
          <w:rFonts w:ascii="Times New Roman" w:hAnsi="Times New Roman" w:cs="Times New Roman"/>
          <w:sz w:val="24"/>
          <w:szCs w:val="24"/>
        </w:rPr>
        <w:fldChar w:fldCharType="begin"/>
      </w:r>
      <w:r w:rsidR="00A951B3">
        <w:rPr>
          <w:rFonts w:ascii="Times New Roman" w:hAnsi="Times New Roman" w:cs="Times New Roman"/>
          <w:sz w:val="24"/>
          <w:szCs w:val="24"/>
        </w:rPr>
        <w:instrText xml:space="preserve"> ADDIN ZOTERO_ITEM CSL_CITATION {"citationID":"10l70rtu3u","properties":{"formattedCitation":"{\\rtf (29,32,35\\uc0\\u8211{}41)}","plainCitation":"(29,32,35–41)"},"citationItems":[{"id":555,"uris":["http://zotero.org/users/2125780/items/U97WDJNH"],"uri":["http://zotero.org/users/2125780/items/U97WDJNH"],"itemData":{"id":555,"type":"paper-conference","title":"DART: directed automated random testing","container-title":"ACM Sigplan Notices","publisher":"ACM","page":"213–223","volume":"40","source":"Google Scholar","URL":"http://dl.acm.org/citation.cfm?id=1065036","shortTitle":"DART","author":[{"family":"Godefroid","given":"Patrice"},{"family":"Klarlund","given":"Nils"},{"family":"Sen","given":"Koushik"}],"issued":{"date-parts":[["2005"]]},"accessed":{"date-parts":[["2015",3,12]]}},"label":"page"},{"id":106,"uris":["http://zotero.org/users/2125780/items/G87DSNIN"],"uri":["http://zotero.org/users/2125780/items/G87DSNIN"],"itemData":{"id":106,"type":"webpage","title":"Test input generation with java PathFinder","URL":"http://ezproxy.library.nyu.edu:2936/citation.cfm?id=1007512.1007526&amp;coll=DL&amp;dl=GUIDE&amp;CFID=584722471&amp;CFTOKEN=21691933","accessed":{"date-parts":[["2014",10,15]]}},"label":"page"},{"id":843,"uris":["http://zotero.org/users/2125780/items/M3ZZSDVN"],"uri":["http://zotero.org/users/2125780/items/M3ZZSDVN"],"itemData":{"id":843,"type":"article-journal","title":"Test input generation with Java PathFinder","container-title":"ACM SIGSOFT Software Engineering Notes","page":"97–107","volume":"29","issue":"4","source":"Google Scholar","URL":"http://dl.acm.org/citation.cfm?id=1007526","author":[{"family":"Visser","given":"Willem"},{"family":"Pǎsǎreanu","given":"Corina S."},{"family":"Khurshid","given":"Sarfraz"}],"issued":{"date-parts":[["2004"]]},"accessed":{"date-parts":[["2015",4,11]]}},"label":"page"},{"id":855,"uris":["http://zotero.org/users/2125780/items/9BVANJIU"],"uri":["http://zotero.org/users/2125780/items/9BVANJIU"],"itemData":{"id":855,"type":"paper-conference","title":"Test data generation for programming exercises with symbolic execution in Java PathFinder","container-title":"Proceedings of the 6th Baltic Sea conference on Computing education research: Koli Calling 2006","publisher":"ACM","page":"87–94","source":"Google Scholar","URL":"http://dl.acm.org/citation.cfm?id=1315819","author":[{"family":"Ihantola","given":"Petri"}],"issued":{"date-parts":[["2006"]]},"accessed":{"date-parts":[["2015",4,11]]}},"label":"page"},{"id":8,"uris":["http://zotero.org/users/2125780/items/336ZHKRX"],"uri":["http://zotero.org/users/2125780/items/336ZHKRX"],"itemData":{"id":8,"type":"paper-conference","title":"TaintScope: A checksum-aware directed fuzzing tool for automatic software vulnerability detection","container-title":"Security and Privacy (SP), 2010 IEEE Symposium on","publisher":"IEEE","page":"497–512","source":"Google Scholar","URL":"http://ieeexplore.ieee.org/xpls/abs_all.jsp?arnumber=5504701","shortTitle":"TaintScope","author":[{"family":"Wang","given":"Tielei"},{"family":"Wei","given":"Tao"},{"family":"Gu","given":"Guofei"},{"family":"Zou","given":"Wei"}],"issued":{"date-parts":[["2010"]]},"accessed":{"date-parts":[["2015",1,24]],"season":"20:15:41"}},"label":"page"},{"id":79,"uris":["http://zotero.org/users/2125780/items/BUUFUFF4"],"uri":["http://zotero.org/users/2125780/items/BUUFUFF4"],"itemData":{"id":79,"type":"paper-conference","title":"Taint-based directed whitebox fuzzing","container-title":"Software Engineering, 2009. ICSE 2009. IEEE 31st International Conference on","publisher":"IEEE","page":"474–484","source":"Google Scholar","URL":"http://ieeexplore.ieee.org/xpls/abs_all.jsp?arnumber=5070546","author":[{"family":"Ganesh","given":"Vijay"},{"family":"Leek","given":"Tim"},{"family":"Rinard","given":"Martin"}],"issued":{"date-parts":[["2009"]]},"accessed":{"date-parts":[["2015",1,24]],"season":"20:17:24"}},"label":"page"},{"id":892,"uris":["http://zotero.org/users/2125780/items/6FC6CDFH"],"uri":["http://zotero.org/users/2125780/items/6FC6CDFH"],"itemData":{"id":892,"type":"paper-conference","title":"Symbolic PathFinder: symbolic execution of Java bytecode","container-title":"Proceedings of the IEEE/ACM international conference on Automated software engineering","publisher":"ACM","page":"179–180","source":"Google Scholar","URL":"http://dl.acm.org/citation.cfm?id=1859035","shortTitle":"Symbolic PathFinder","author":[{"family":"Păsăreanu","given":"Corina S."},{"family":"Rungta","given":"Neha"}],"issued":{"date-parts":[["2010"]]},"accessed":{"date-parts":[["2015",4,11]]}},"label":"page"},{"id":839,"uris":["http://zotero.org/users/2125780/items/E69ZPHKM"],"uri":["http://zotero.org/users/2125780/items/E69ZPHKM"],"itemData":{"id":839,"type":"paper-conference","title":"Symbolic execution for software testing in practice: preliminary assessment","container-title":"Proceedings of the 33rd International Conference on Software Engineering","publisher":"ACM","page":"1066–1071","source":"Google Scholar","URL":"http://dl.acm.org/citation.cfm?id=1985995","shortTitle":"Symbolic execution for software testing in practice","author":[{"family":"Cadar","given":"Cristian"},{"family":"Godefroid","given":"Patrice"},{"family":"Khurshid","given":"Sarfraz"},{"family":"Păsăreanu","given":"Corina S."},{"family":"Sen","given":"Koushik"},{"family":"Tillmann","given":"Nikolai"},{"family":"Visser","given":"Willem"}],"issued":{"date-parts":[["2011"]]},"accessed":{"date-parts":[["2015",4,11]]}},"label":"page"},{"id":898,"uris":["http://zotero.org/users/2125780/items/IZGKSEIX"],"uri":["http://zotero.org/users/2125780/items/IZGKSEIX"],"itemData":{"id":898,"type":"webpage","title":"shell-storm | Concolic execution - Taint analysis with Valgrind and constraints path solver with Z3","URL":"http://shell-storm.org/blog/Concolic-execution-taint-analysis-with-valgrind-and-constraints-path-solver-with-z3/","accessed":{"date-parts":[["2015",4,11]]}},"label":"page"}],"schema":"https://github.com/citation-style-language/schema/raw/master/csl-citation.json"} </w:instrText>
      </w:r>
      <w:r w:rsidR="00A951B3">
        <w:rPr>
          <w:rFonts w:ascii="Times New Roman" w:hAnsi="Times New Roman" w:cs="Times New Roman"/>
          <w:sz w:val="24"/>
          <w:szCs w:val="24"/>
        </w:rPr>
        <w:fldChar w:fldCharType="separate"/>
      </w:r>
      <w:r w:rsidR="00A951B3" w:rsidRPr="00A951B3">
        <w:rPr>
          <w:rFonts w:ascii="Times New Roman" w:hAnsi="Times New Roman" w:cs="Times New Roman"/>
          <w:sz w:val="24"/>
          <w:szCs w:val="24"/>
        </w:rPr>
        <w:t>(29,32,35–41)</w:t>
      </w:r>
      <w:r w:rsidR="00A951B3">
        <w:rPr>
          <w:rFonts w:ascii="Times New Roman" w:hAnsi="Times New Roman" w:cs="Times New Roman"/>
          <w:sz w:val="24"/>
          <w:szCs w:val="24"/>
        </w:rPr>
        <w:fldChar w:fldCharType="end"/>
      </w:r>
      <w:r w:rsidR="00A951B3">
        <w:rPr>
          <w:rFonts w:ascii="Times New Roman" w:hAnsi="Times New Roman" w:cs="Times New Roman"/>
          <w:sz w:val="24"/>
          <w:szCs w:val="24"/>
        </w:rPr>
        <w:t xml:space="preserve">. The ‘pruned’ formula is then passed to the constraint solver and the regular symbolic execution process is followed. By pruning these non-tainted sections of code from the logic formula, the path explosion problem is significantly reduced although depending on the application being tested, it can still </w:t>
      </w:r>
      <w:r w:rsidR="00061AAF">
        <w:rPr>
          <w:rFonts w:ascii="Times New Roman" w:hAnsi="Times New Roman" w:cs="Times New Roman"/>
          <w:sz w:val="24"/>
          <w:szCs w:val="24"/>
        </w:rPr>
        <w:t xml:space="preserve">have a large number of constraints based on tainted data. </w:t>
      </w:r>
    </w:p>
    <w:p w:rsidR="00061AAF" w:rsidRPr="001E0E79" w:rsidRDefault="00061AAF" w:rsidP="001E0E79">
      <w:pP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s can achieve greater code coverage (at least over the parts of the application that can be affected by the user), than can traditional symbolic executers. </w:t>
      </w:r>
      <w:proofErr w:type="gramStart"/>
      <w:r>
        <w:rPr>
          <w:rFonts w:ascii="Times New Roman" w:hAnsi="Times New Roman" w:cs="Times New Roman"/>
          <w:sz w:val="24"/>
          <w:szCs w:val="24"/>
        </w:rPr>
        <w:t xml:space="preserve">So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s have the greatest breadth of code coverage outside of static code analysis, while improving on the depth testing of fuzzers, so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ecuers</w:t>
      </w:r>
      <w:proofErr w:type="spellEnd"/>
      <w:r>
        <w:rPr>
          <w:rFonts w:ascii="Times New Roman" w:hAnsi="Times New Roman" w:cs="Times New Roman"/>
          <w:sz w:val="24"/>
          <w:szCs w:val="24"/>
        </w:rPr>
        <w:t xml:space="preserve"> seem like the best option for security testing of applications.</w:t>
      </w:r>
      <w:proofErr w:type="gramEnd"/>
      <w:r>
        <w:rPr>
          <w:rFonts w:ascii="Times New Roman" w:hAnsi="Times New Roman" w:cs="Times New Roman"/>
          <w:sz w:val="24"/>
          <w:szCs w:val="24"/>
        </w:rPr>
        <w:t xml:space="preserve"> However, depending on the application being tested, the path explosion problem can still arise so a more compact and efficient representation of the logical formula needs to be developed so that more complex formulas won’t exhaust available memory while at the same time not requiring so much overhead for both the symbolic/</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to generate the formula or for the constraint solver to parse it.</w:t>
      </w:r>
      <w:bookmarkStart w:id="0" w:name="_GoBack"/>
      <w:bookmarkEnd w:id="0"/>
    </w:p>
    <w:sectPr w:rsidR="00061AAF" w:rsidRPr="001E0E7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59E8" w:rsidRDefault="009A59E8" w:rsidP="003105D9">
      <w:pPr>
        <w:spacing w:after="0" w:line="240" w:lineRule="auto"/>
      </w:pPr>
      <w:r>
        <w:separator/>
      </w:r>
    </w:p>
  </w:endnote>
  <w:endnote w:type="continuationSeparator" w:id="0">
    <w:p w:rsidR="009A59E8" w:rsidRDefault="009A59E8" w:rsidP="003105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59E8" w:rsidRDefault="009A59E8" w:rsidP="003105D9">
      <w:pPr>
        <w:spacing w:after="0" w:line="240" w:lineRule="auto"/>
      </w:pPr>
      <w:r>
        <w:separator/>
      </w:r>
    </w:p>
  </w:footnote>
  <w:footnote w:type="continuationSeparator" w:id="0">
    <w:p w:rsidR="009A59E8" w:rsidRDefault="009A59E8" w:rsidP="003105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05D9" w:rsidRDefault="003105D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5D9"/>
    <w:rsid w:val="00061AAF"/>
    <w:rsid w:val="00092807"/>
    <w:rsid w:val="000D08E5"/>
    <w:rsid w:val="00143A6A"/>
    <w:rsid w:val="001561A1"/>
    <w:rsid w:val="001E0E79"/>
    <w:rsid w:val="0030316C"/>
    <w:rsid w:val="003105D9"/>
    <w:rsid w:val="00321765"/>
    <w:rsid w:val="003448B4"/>
    <w:rsid w:val="00385645"/>
    <w:rsid w:val="00387865"/>
    <w:rsid w:val="00414363"/>
    <w:rsid w:val="004764B4"/>
    <w:rsid w:val="004952E5"/>
    <w:rsid w:val="004E7A9D"/>
    <w:rsid w:val="005954F4"/>
    <w:rsid w:val="006D22C2"/>
    <w:rsid w:val="008352E5"/>
    <w:rsid w:val="008737DF"/>
    <w:rsid w:val="008909B8"/>
    <w:rsid w:val="00922C90"/>
    <w:rsid w:val="00960681"/>
    <w:rsid w:val="009A59E8"/>
    <w:rsid w:val="009D77D6"/>
    <w:rsid w:val="00A45C3D"/>
    <w:rsid w:val="00A63007"/>
    <w:rsid w:val="00A951B3"/>
    <w:rsid w:val="00B2235B"/>
    <w:rsid w:val="00BF2F4B"/>
    <w:rsid w:val="00BF484B"/>
    <w:rsid w:val="00CE4537"/>
    <w:rsid w:val="00D10E80"/>
    <w:rsid w:val="00D45036"/>
    <w:rsid w:val="00DF0A3C"/>
    <w:rsid w:val="00EC255D"/>
    <w:rsid w:val="00FB79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0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22C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B79D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0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5D9"/>
  </w:style>
  <w:style w:type="paragraph" w:styleId="Footer">
    <w:name w:val="footer"/>
    <w:basedOn w:val="Normal"/>
    <w:link w:val="FooterChar"/>
    <w:uiPriority w:val="99"/>
    <w:unhideWhenUsed/>
    <w:rsid w:val="00310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5D9"/>
  </w:style>
  <w:style w:type="character" w:customStyle="1" w:styleId="Heading1Char">
    <w:name w:val="Heading 1 Char"/>
    <w:basedOn w:val="DefaultParagraphFont"/>
    <w:link w:val="Heading1"/>
    <w:uiPriority w:val="9"/>
    <w:rsid w:val="003105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22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B79DB"/>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105D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22C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B79D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05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05D9"/>
  </w:style>
  <w:style w:type="paragraph" w:styleId="Footer">
    <w:name w:val="footer"/>
    <w:basedOn w:val="Normal"/>
    <w:link w:val="FooterChar"/>
    <w:uiPriority w:val="99"/>
    <w:unhideWhenUsed/>
    <w:rsid w:val="003105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05D9"/>
  </w:style>
  <w:style w:type="character" w:customStyle="1" w:styleId="Heading1Char">
    <w:name w:val="Heading 1 Char"/>
    <w:basedOn w:val="DefaultParagraphFont"/>
    <w:link w:val="Heading1"/>
    <w:uiPriority w:val="9"/>
    <w:rsid w:val="003105D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22C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B79DB"/>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2489766-9CDD-4B26-99CE-EC6E31BE1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Pages>
  <Words>7144</Words>
  <Characters>4072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12</cp:revision>
  <dcterms:created xsi:type="dcterms:W3CDTF">2015-03-16T21:18:00Z</dcterms:created>
  <dcterms:modified xsi:type="dcterms:W3CDTF">2015-04-1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SiUCqjyo"/&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